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D65561">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D65561">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D65561">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D65561">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D65561">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D65561">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D65561">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D65561">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D65561">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D65561">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D65561">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D65561">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D65561">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D65561">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D65561">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D65561">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D65561">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D65561">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D65561">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D65561">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D65561">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56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56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D65561" w:rsidRPr="00106A2D" w:rsidRDefault="00D65561"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D65561" w:rsidRPr="00106A2D" w:rsidRDefault="00D65561"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56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56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D65561" w:rsidRPr="006E71DF" w:rsidRDefault="00D65561"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r>
                              <w:t>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D65561" w:rsidRPr="006E71DF" w:rsidRDefault="00D65561"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r>
                        <w:t>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D65561" w:rsidRPr="00FD54E7" w:rsidRDefault="00D65561"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D65561" w:rsidRPr="00FD54E7" w:rsidRDefault="00D65561"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D65561" w:rsidRPr="00DE0EFB" w:rsidRDefault="00D65561"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r>
                              <w:t>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D65561" w:rsidRPr="00DE0EFB" w:rsidRDefault="00D65561"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r>
                        <w:t>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D65561" w:rsidRPr="0053194C" w:rsidRDefault="00D65561"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D65561" w:rsidRPr="0053194C" w:rsidRDefault="00D65561"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Default="009C166F" w:rsidP="00E90D56">
      <w:pPr>
        <w:pStyle w:val="Heading2"/>
      </w:pPr>
      <w:bookmarkStart w:id="129" w:name="_Toc48646389"/>
      <w:r w:rsidRPr="00D900FE">
        <w:rPr>
          <w:rStyle w:val="Heading2Char"/>
        </w:rPr>
        <w:t>Video to video translation</w:t>
      </w:r>
      <w:bookmarkEnd w:id="129"/>
    </w:p>
    <w:p w14:paraId="489A27FD" w14:textId="0ECB8306"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AB2C3E">
      <w:pPr>
        <w:pStyle w:val="Heading3"/>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3"/>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D65561" w:rsidRPr="00CE2B97" w:rsidRDefault="00D65561"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D65561" w:rsidRPr="00CE2B97" w:rsidRDefault="00D65561"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08B598A5" w:rsidR="00130BCA" w:rsidRDefault="00E32A9C" w:rsidP="00864A5F">
      <w:pPr>
        <w:pStyle w:val="Heading3"/>
      </w:pPr>
      <w:bookmarkStart w:id="149" w:name="_Toc48646393"/>
      <w:proofErr w:type="spellStart"/>
      <w:r>
        <w:t>Spatio</w:t>
      </w:r>
      <w:proofErr w:type="spellEnd"/>
      <w:r>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4"/>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08F30C17"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proofErr w:type="gramStart"/>
      <w:r w:rsidRPr="007D2938">
        <w:t>CycleGAN</w:t>
      </w:r>
      <w:proofErr w:type="spellEnd"/>
      <w:r w:rsidRPr="007D2938">
        <w:t>[</w:t>
      </w:r>
      <w:proofErr w:type="gramEnd"/>
      <w:r w:rsidRPr="007D2938">
        <w:t>8] and Recycle-GAN[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F75C02">
      <w:pPr>
        <w:pStyle w:val="Heading3"/>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640057A9" w14:textId="2B163D4E" w:rsidR="0011562C"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 xml:space="preserve">so </w:t>
      </w:r>
      <w:r w:rsidR="00555989" w:rsidRPr="0048524D">
        <w:rPr>
          <w:highlight w:val="yellow"/>
        </w:rPr>
        <w:t>with the purpose of</w:t>
      </w:r>
      <w:r w:rsidRPr="0048524D">
        <w:rPr>
          <w:highlight w:val="yellow"/>
        </w:rPr>
        <w:t xml:space="preserve"> achieve this objective image to image translation, temporal information extraction and </w:t>
      </w:r>
      <w:proofErr w:type="spellStart"/>
      <w:r w:rsidR="00E37E74" w:rsidRPr="0048524D">
        <w:rPr>
          <w:highlight w:val="yellow"/>
        </w:rPr>
        <w:t>S</w:t>
      </w:r>
      <w:r w:rsidRPr="0048524D">
        <w:rPr>
          <w:highlight w:val="yellow"/>
        </w:rPr>
        <w:t>patio</w:t>
      </w:r>
      <w:proofErr w:type="spellEnd"/>
      <w:r w:rsidRPr="0048524D">
        <w:rPr>
          <w:highlight w:val="yellow"/>
        </w:rPr>
        <w:t>-temporal information fusion are main building stones.</w:t>
      </w:r>
      <w:r>
        <w:t xml:space="preserve"> </w:t>
      </w:r>
      <w:r w:rsidR="006D4DB8">
        <w:t xml:space="preserve">This chapter </w:t>
      </w:r>
      <w:r w:rsidR="0048524D">
        <w:t xml:space="preserve">can be ideally </w:t>
      </w:r>
      <w:r w:rsidR="00785BDB">
        <w:t>portioned to</w:t>
      </w:r>
      <w:r w:rsidR="0048524D">
        <w:t xml:space="preserve"> </w:t>
      </w:r>
      <w:r w:rsidR="00893881">
        <w:t xml:space="preserve">three major sections, </w:t>
      </w:r>
      <w:r w:rsidR="00157897">
        <w:t xml:space="preserve">the </w:t>
      </w:r>
      <w:r w:rsidR="00785BDB">
        <w:t>first introduces</w:t>
      </w:r>
      <w:r>
        <w:t xml:space="preserve"> image to image translation (</w:t>
      </w:r>
      <w:r w:rsidR="00D40959">
        <w:t>spatial</w:t>
      </w:r>
      <w:r>
        <w:t xml:space="preserve"> domain transfer) to translate a given domain image into </w:t>
      </w:r>
      <w:r w:rsidR="0011562C">
        <w:t>another</w:t>
      </w:r>
      <w:r>
        <w:t xml:space="preserve"> domain. </w:t>
      </w:r>
      <w:r w:rsidR="00157897">
        <w:t xml:space="preserve">the </w:t>
      </w:r>
      <w:r w:rsidR="00CF00F7">
        <w:t>second</w:t>
      </w:r>
      <w:r w:rsidR="00157897">
        <w:t xml:space="preserve"> deals with video to video translation problems and constraints to solve. </w:t>
      </w:r>
      <w:r w:rsidR="0011562C">
        <w:t xml:space="preserve">The </w:t>
      </w:r>
      <w:r w:rsidR="00157897">
        <w:t>last</w:t>
      </w:r>
      <w:r w:rsidR="0011562C">
        <w:t xml:space="preserve"> section explain</w:t>
      </w:r>
      <w:r w:rsidR="00E37E74">
        <w:t>s</w:t>
      </w:r>
      <w:r w:rsidR="0011562C">
        <w:t xml:space="preserve"> how temporal information extracted</w:t>
      </w:r>
      <w:r w:rsidR="005524D2">
        <w:t xml:space="preserve"> and</w:t>
      </w:r>
      <w:r w:rsidR="0011562C">
        <w:t xml:space="preserve"> </w:t>
      </w:r>
      <w:r w:rsidR="00E37E74">
        <w:t xml:space="preserve">a </w:t>
      </w:r>
      <w:r w:rsidR="0011562C">
        <w:t xml:space="preserve">fusion between </w:t>
      </w:r>
      <w:r w:rsidR="00AA0DC5">
        <w:t>spatial</w:t>
      </w:r>
      <w:r w:rsidR="00157897">
        <w:t>-temporal fusion.</w:t>
      </w:r>
    </w:p>
    <w:p w14:paraId="3F37C607" w14:textId="39C272CA" w:rsidR="00B4642C" w:rsidRPr="00236AA8" w:rsidRDefault="00A546FD" w:rsidP="00236AA8">
      <w:pPr>
        <w:pStyle w:val="Heading2"/>
      </w:pPr>
      <w:bookmarkStart w:id="235" w:name="_Toc48646419"/>
      <w:r w:rsidRPr="00236AA8">
        <w:t>Introduction</w:t>
      </w:r>
      <w:bookmarkEnd w:id="235"/>
    </w:p>
    <w:p w14:paraId="3D3B4443" w14:textId="3DD4508D" w:rsidR="00D97236" w:rsidRPr="00E40CE0" w:rsidRDefault="00A8170C" w:rsidP="00A8170C">
      <w:pPr>
        <w:rPr>
          <w:color w:val="FF0000"/>
        </w:rPr>
      </w:pPr>
      <w:r w:rsidRPr="00A8170C">
        <w:rPr>
          <w:color w:val="FF0000"/>
        </w:rPr>
        <w:t xml:space="preserve">We set out to study the question if it is even possible to embed </w:t>
      </w:r>
      <w:r w:rsidR="00BD2995">
        <w:rPr>
          <w:color w:val="FF0000"/>
        </w:rPr>
        <w:t>additional constraint</w:t>
      </w:r>
      <w:r w:rsidRPr="00A8170C">
        <w:rPr>
          <w:color w:val="FF0000"/>
        </w:rPr>
        <w:t xml:space="preserve"> into the</w:t>
      </w:r>
      <w:r>
        <w:rPr>
          <w:color w:val="FF0000"/>
        </w:rPr>
        <w:t xml:space="preserve"> video to video translation</w:t>
      </w:r>
      <w:r w:rsidRPr="00A8170C">
        <w:rPr>
          <w:color w:val="FF0000"/>
        </w:rPr>
        <w:t xml:space="preserve"> latent </w:t>
      </w:r>
      <w:r w:rsidRPr="00A8170C">
        <w:t>space</w:t>
      </w:r>
      <w:r w:rsidR="00C35573">
        <w:t xml:space="preserve"> the result</w:t>
      </w:r>
      <w:r w:rsidR="00AB1AF5">
        <w:t xml:space="preserve">s </w:t>
      </w:r>
      <w:r w:rsidR="00033E04">
        <w:t>coherent video</w:t>
      </w:r>
      <w:r>
        <w:t xml:space="preserve">. </w:t>
      </w:r>
      <w:r w:rsidR="00E000A1" w:rsidRPr="00A8170C">
        <w:rPr>
          <w:highlight w:val="yellow"/>
        </w:rPr>
        <w:t>let’s</w:t>
      </w:r>
      <w:r w:rsidR="00A05052" w:rsidRPr="00A82BC0">
        <w:rPr>
          <w:color w:val="FF0000"/>
          <w:highlight w:val="yellow"/>
        </w:rPr>
        <w:t xml:space="preserve"> recoup some recent approaches a bit</w:t>
      </w:r>
      <w:r w:rsidR="00AC608C">
        <w:rPr>
          <w:color w:val="FF0000"/>
        </w:rPr>
        <w:t xml:space="preserve"> about </w:t>
      </w:r>
      <w:r w:rsidR="006B266A">
        <w:rPr>
          <w:color w:val="FF0000"/>
        </w:rPr>
        <w:t xml:space="preserve">how </w:t>
      </w:r>
      <w:r w:rsidR="00D91804" w:rsidRPr="00E40CE0">
        <w:rPr>
          <w:i/>
          <w:iCs/>
          <w:color w:val="FF0000"/>
        </w:rPr>
        <w:t>constraint</w:t>
      </w:r>
      <w:r w:rsidR="00753828" w:rsidRPr="00E40CE0">
        <w:rPr>
          <w:i/>
          <w:iCs/>
          <w:color w:val="FF0000"/>
        </w:rPr>
        <w:t>s</w:t>
      </w:r>
      <w:r w:rsidR="00D91804" w:rsidRPr="00E40CE0">
        <w:rPr>
          <w:color w:val="FF0000"/>
        </w:rPr>
        <w:t xml:space="preserve"> </w:t>
      </w:r>
      <w:r w:rsidR="0007597A">
        <w:rPr>
          <w:color w:val="FF0000"/>
        </w:rPr>
        <w:t>I</w:t>
      </w:r>
      <w:r w:rsidR="00CA2A87" w:rsidRPr="00E40CE0">
        <w:rPr>
          <w:color w:val="FF0000"/>
        </w:rPr>
        <w:t>nfluence</w:t>
      </w:r>
      <w:r w:rsidR="00D91804" w:rsidRPr="00E40CE0">
        <w:rPr>
          <w:color w:val="FF0000"/>
        </w:rPr>
        <w:t xml:space="preserve"> temporal </w:t>
      </w:r>
      <w:r w:rsidR="005B5922" w:rsidRPr="00E40CE0">
        <w:rPr>
          <w:color w:val="FF0000"/>
        </w:rPr>
        <w:t>inconsistency</w:t>
      </w:r>
      <w:r w:rsidR="00D91804" w:rsidRPr="00E40CE0">
        <w:rPr>
          <w:color w:val="FF0000"/>
        </w:rPr>
        <w:t xml:space="preserve"> problem</w:t>
      </w:r>
      <w:r w:rsidR="00753828" w:rsidRPr="00E40CE0">
        <w:rPr>
          <w:color w:val="FF0000"/>
        </w:rPr>
        <w:t>s</w:t>
      </w:r>
      <w:r w:rsidR="00D91804" w:rsidRPr="00E40CE0">
        <w:rPr>
          <w:color w:val="FF0000"/>
        </w:rPr>
        <w:t xml:space="preserve"> in </w:t>
      </w:r>
      <w:r w:rsidR="00753828" w:rsidRPr="00E40CE0">
        <w:rPr>
          <w:color w:val="FF0000"/>
        </w:rPr>
        <w:t xml:space="preserve">a </w:t>
      </w:r>
      <w:r w:rsidR="00D91804" w:rsidRPr="00E40CE0">
        <w:rPr>
          <w:color w:val="FF0000"/>
        </w:rPr>
        <w:t xml:space="preserve">video to video translation. </w:t>
      </w:r>
      <w:r w:rsidR="005B5922" w:rsidRPr="00E40CE0">
        <w:rPr>
          <w:color w:val="FF0000"/>
        </w:rPr>
        <w:t>Generally,</w:t>
      </w:r>
      <w:r w:rsidR="00D91804" w:rsidRPr="00E40CE0">
        <w:rPr>
          <w:color w:val="FF0000"/>
        </w:rPr>
        <w:t xml:space="preserve"> we can classify </w:t>
      </w:r>
      <w:r w:rsidR="00C60C84" w:rsidRPr="00E40CE0">
        <w:rPr>
          <w:color w:val="FF0000"/>
        </w:rPr>
        <w:t>those</w:t>
      </w:r>
      <w:r w:rsidR="008A12C0" w:rsidRPr="00E40CE0">
        <w:rPr>
          <w:color w:val="FF0000"/>
        </w:rPr>
        <w:t xml:space="preserve"> attempts </w:t>
      </w:r>
      <w:r w:rsidR="005B5922" w:rsidRPr="00E40CE0">
        <w:rPr>
          <w:color w:val="FF0000"/>
        </w:rPr>
        <w:t>in</w:t>
      </w:r>
      <w:r w:rsidR="008A12C0" w:rsidRPr="00E40CE0">
        <w:rPr>
          <w:color w:val="FF0000"/>
        </w:rPr>
        <w:t>to two various classes</w:t>
      </w:r>
      <w:r w:rsidR="00542034" w:rsidRPr="00E40CE0">
        <w:rPr>
          <w:color w:val="FF0000"/>
        </w:rPr>
        <w:t>. the first</w:t>
      </w:r>
      <w:r w:rsidR="00753828" w:rsidRPr="00E40CE0">
        <w:rPr>
          <w:color w:val="FF0000"/>
        </w:rPr>
        <w:t>-</w:t>
      </w:r>
      <w:r w:rsidR="00542034" w:rsidRPr="00E40CE0">
        <w:rPr>
          <w:color w:val="FF0000"/>
        </w:rPr>
        <w:t>class use conditional GAN</w:t>
      </w:r>
      <w:r w:rsidR="003E3DBB" w:rsidRPr="00E40CE0">
        <w:rPr>
          <w:color w:val="FF0000"/>
        </w:rPr>
        <w:t xml:space="preserve"> </w:t>
      </w:r>
      <w:r w:rsidR="00542034" w:rsidRPr="00E40CE0">
        <w:rPr>
          <w:color w:val="FF0000"/>
        </w:rPr>
        <w:fldChar w:fldCharType="begin" w:fldLock="1"/>
      </w:r>
      <w:r w:rsidR="00CA590A" w:rsidRPr="00E40CE0">
        <w:rPr>
          <w:color w:val="FF0000"/>
        </w:rPr>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542034" w:rsidRPr="00E40CE0">
        <w:rPr>
          <w:color w:val="FF0000"/>
        </w:rPr>
        <w:fldChar w:fldCharType="separate"/>
      </w:r>
      <w:r w:rsidR="00D73293" w:rsidRPr="00E40CE0">
        <w:rPr>
          <w:noProof/>
          <w:color w:val="FF0000"/>
        </w:rPr>
        <w:t>[9]</w:t>
      </w:r>
      <w:r w:rsidR="00542034" w:rsidRPr="00E40CE0">
        <w:rPr>
          <w:color w:val="FF0000"/>
        </w:rPr>
        <w:fldChar w:fldCharType="end"/>
      </w:r>
      <w:r w:rsidR="00542034" w:rsidRPr="00E40CE0">
        <w:rPr>
          <w:color w:val="FF0000"/>
        </w:rPr>
        <w:t xml:space="preserve"> to generate </w:t>
      </w:r>
      <w:r w:rsidR="00753828" w:rsidRPr="00E40CE0">
        <w:rPr>
          <w:color w:val="FF0000"/>
        </w:rPr>
        <w:t xml:space="preserve">a </w:t>
      </w:r>
      <w:r w:rsidR="00542034" w:rsidRPr="00E40CE0">
        <w:rPr>
          <w:color w:val="FF0000"/>
        </w:rPr>
        <w:t>new temporally consistent frame</w:t>
      </w:r>
      <w:r w:rsidR="00A82BC0">
        <w:rPr>
          <w:color w:val="FF0000"/>
        </w:rPr>
        <w:t xml:space="preserve"> using frame predictio</w:t>
      </w:r>
      <w:r w:rsidR="00AF0716">
        <w:rPr>
          <w:color w:val="FF0000"/>
        </w:rPr>
        <w:t>n</w:t>
      </w:r>
      <w:r w:rsidR="00542034" w:rsidRPr="00E40CE0">
        <w:rPr>
          <w:color w:val="FF0000"/>
        </w:rPr>
        <w:t>.</w:t>
      </w:r>
      <w:r w:rsidR="00C60C84" w:rsidRPr="00E40CE0">
        <w:rPr>
          <w:color w:val="FF0000"/>
        </w:rPr>
        <w:t xml:space="preserve"> </w:t>
      </w:r>
      <w:r w:rsidR="00AA780D" w:rsidRPr="00E40CE0">
        <w:rPr>
          <w:color w:val="FF0000"/>
        </w:rPr>
        <w:t xml:space="preserve">one of </w:t>
      </w:r>
      <w:r w:rsidR="00753828" w:rsidRPr="00E40CE0">
        <w:rPr>
          <w:color w:val="FF0000"/>
        </w:rPr>
        <w:t xml:space="preserve">the </w:t>
      </w:r>
      <w:r w:rsidR="00AA780D" w:rsidRPr="00E40CE0">
        <w:rPr>
          <w:color w:val="FF0000"/>
        </w:rPr>
        <w:t>recent work</w:t>
      </w:r>
      <w:r w:rsidR="00753828" w:rsidRPr="00E40CE0">
        <w:rPr>
          <w:color w:val="FF0000"/>
        </w:rPr>
        <w:t>s</w:t>
      </w:r>
      <w:r w:rsidR="00AA780D" w:rsidRPr="00E40CE0">
        <w:rPr>
          <w:color w:val="FF0000"/>
        </w:rPr>
        <w:t xml:space="preserve"> based on this mechanism </w:t>
      </w:r>
      <w:r w:rsidR="00542034" w:rsidRPr="00E40CE0">
        <w:rPr>
          <w:color w:val="FF0000"/>
        </w:rPr>
        <w:fldChar w:fldCharType="begin" w:fldLock="1"/>
      </w:r>
      <w:r w:rsidR="00CA590A" w:rsidRPr="00E40CE0">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542034" w:rsidRPr="00E40CE0">
        <w:rPr>
          <w:color w:val="FF0000"/>
        </w:rPr>
        <w:fldChar w:fldCharType="separate"/>
      </w:r>
      <w:r w:rsidR="00D73293" w:rsidRPr="00E40CE0">
        <w:rPr>
          <w:noProof/>
          <w:color w:val="FF0000"/>
        </w:rPr>
        <w:t>[11]</w:t>
      </w:r>
      <w:r w:rsidR="00542034" w:rsidRPr="00E40CE0">
        <w:rPr>
          <w:color w:val="FF0000"/>
        </w:rPr>
        <w:fldChar w:fldCharType="end"/>
      </w:r>
      <w:r w:rsidR="00542034" w:rsidRPr="00E40CE0">
        <w:rPr>
          <w:color w:val="FF0000"/>
        </w:rPr>
        <w:t xml:space="preserve"> </w:t>
      </w:r>
      <w:r w:rsidR="00AA780D" w:rsidRPr="00E40CE0">
        <w:rPr>
          <w:color w:val="FF0000"/>
        </w:rPr>
        <w:t xml:space="preserve">use </w:t>
      </w:r>
      <w:r w:rsidR="002431C9" w:rsidRPr="00E40CE0">
        <w:rPr>
          <w:color w:val="FF0000"/>
        </w:rPr>
        <w:t>temporal predictor based on pix2pix</w:t>
      </w:r>
      <w:r w:rsidR="003E3DBB" w:rsidRPr="00E40CE0">
        <w:rPr>
          <w:color w:val="FF0000"/>
        </w:rPr>
        <w:t xml:space="preserve"> </w:t>
      </w:r>
      <w:r w:rsidR="002431C9" w:rsidRPr="00E40CE0">
        <w:rPr>
          <w:color w:val="FF0000"/>
        </w:rPr>
        <w:fldChar w:fldCharType="begin" w:fldLock="1"/>
      </w:r>
      <w:r w:rsidR="00AE6903" w:rsidRPr="00E40CE0">
        <w:rPr>
          <w:color w:val="FF0000"/>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2431C9" w:rsidRPr="00E40CE0">
        <w:rPr>
          <w:color w:val="FF0000"/>
        </w:rPr>
        <w:fldChar w:fldCharType="separate"/>
      </w:r>
      <w:r w:rsidR="00AE6903" w:rsidRPr="00E40CE0">
        <w:rPr>
          <w:noProof/>
          <w:color w:val="FF0000"/>
        </w:rPr>
        <w:t>[7]</w:t>
      </w:r>
      <w:r w:rsidR="002431C9" w:rsidRPr="00E40CE0">
        <w:rPr>
          <w:color w:val="FF0000"/>
        </w:rPr>
        <w:fldChar w:fldCharType="end"/>
      </w:r>
      <w:r w:rsidR="002431C9" w:rsidRPr="00E40CE0">
        <w:rPr>
          <w:color w:val="FF0000"/>
        </w:rPr>
        <w:t xml:space="preserve"> architecture and </w:t>
      </w:r>
      <w:r w:rsidR="00687945">
        <w:rPr>
          <w:color w:val="FF0000"/>
        </w:rPr>
        <w:t>cycle-</w:t>
      </w:r>
      <w:proofErr w:type="spellStart"/>
      <w:r w:rsidR="00687945">
        <w:rPr>
          <w:color w:val="FF0000"/>
        </w:rPr>
        <w:t>gan</w:t>
      </w:r>
      <w:proofErr w:type="spellEnd"/>
      <w:r w:rsidR="002431C9" w:rsidRPr="00E40CE0">
        <w:rPr>
          <w:color w:val="FF0000"/>
        </w:rPr>
        <w:t xml:space="preserve"> neural network</w:t>
      </w:r>
      <w:r w:rsidR="00C60C84" w:rsidRPr="00E40CE0">
        <w:rPr>
          <w:color w:val="FF0000"/>
        </w:rPr>
        <w:t>.</w:t>
      </w:r>
      <w:r w:rsidR="00AA780D" w:rsidRPr="00E40CE0">
        <w:rPr>
          <w:color w:val="FF0000"/>
        </w:rPr>
        <w:t xml:space="preserve"> the idea is temporal predictor network is trained to learn the </w:t>
      </w:r>
      <w:r w:rsidR="0026470C" w:rsidRPr="00E40CE0">
        <w:rPr>
          <w:color w:val="FF0000"/>
        </w:rPr>
        <w:t>relation</w:t>
      </w:r>
      <w:r w:rsidR="00AA780D" w:rsidRPr="00E40CE0">
        <w:rPr>
          <w:color w:val="FF0000"/>
        </w:rPr>
        <w:t xml:space="preserve"> between </w:t>
      </w:r>
      <w:r w:rsidR="0026470C" w:rsidRPr="00E40CE0">
        <w:rPr>
          <w:color w:val="FF0000"/>
        </w:rPr>
        <w:t>streamed</w:t>
      </w:r>
      <w:r w:rsidR="00AA780D" w:rsidRPr="00E40CE0">
        <w:rPr>
          <w:color w:val="FF0000"/>
        </w:rPr>
        <w:t xml:space="preserve"> previous frames, so</w:t>
      </w:r>
      <w:r w:rsidR="0026470C" w:rsidRPr="00E40CE0">
        <w:rPr>
          <w:color w:val="FF0000"/>
        </w:rPr>
        <w:t xml:space="preserve"> the</w:t>
      </w:r>
      <w:r w:rsidR="00AA780D" w:rsidRPr="00E40CE0">
        <w:rPr>
          <w:color w:val="FF0000"/>
        </w:rPr>
        <w:t xml:space="preserve"> network could predict how the </w:t>
      </w:r>
      <w:r w:rsidR="0026470C" w:rsidRPr="00E40CE0">
        <w:rPr>
          <w:color w:val="FF0000"/>
        </w:rPr>
        <w:t>object</w:t>
      </w:r>
      <w:r w:rsidR="00C60C84" w:rsidRPr="00E40CE0">
        <w:rPr>
          <w:color w:val="FF0000"/>
        </w:rPr>
        <w:t>s in a frame</w:t>
      </w:r>
      <w:r w:rsidR="0026470C" w:rsidRPr="00E40CE0">
        <w:rPr>
          <w:color w:val="FF0000"/>
        </w:rPr>
        <w:t xml:space="preserve"> flow </w:t>
      </w:r>
      <w:r w:rsidR="00C60C84" w:rsidRPr="00E40CE0">
        <w:rPr>
          <w:color w:val="FF0000"/>
        </w:rPr>
        <w:t>to</w:t>
      </w:r>
      <w:r w:rsidR="0026470C" w:rsidRPr="00E40CE0">
        <w:rPr>
          <w:color w:val="FF0000"/>
        </w:rPr>
        <w:t xml:space="preserve"> </w:t>
      </w:r>
      <w:r w:rsidR="004D538D" w:rsidRPr="00E40CE0">
        <w:rPr>
          <w:color w:val="FF0000"/>
        </w:rPr>
        <w:t>new generated synthetic</w:t>
      </w:r>
      <w:r w:rsidR="00AA780D" w:rsidRPr="00E40CE0">
        <w:rPr>
          <w:color w:val="FF0000"/>
        </w:rPr>
        <w:t xml:space="preserve"> frame</w:t>
      </w:r>
      <w:r w:rsidR="00753828" w:rsidRPr="00E40CE0">
        <w:rPr>
          <w:color w:val="FF0000"/>
        </w:rPr>
        <w:t>, however,</w:t>
      </w:r>
      <w:r w:rsidR="00AA780D" w:rsidRPr="00E40CE0">
        <w:rPr>
          <w:color w:val="FF0000"/>
        </w:rPr>
        <w:t xml:space="preserve"> this approach </w:t>
      </w:r>
      <w:r w:rsidR="00C44426" w:rsidRPr="00E40CE0">
        <w:rPr>
          <w:color w:val="FF0000"/>
        </w:rPr>
        <w:t xml:space="preserve">fails when the </w:t>
      </w:r>
      <w:r w:rsidR="00C44426" w:rsidRPr="00E40CE0">
        <w:rPr>
          <w:b/>
          <w:bCs/>
          <w:i/>
          <w:iCs/>
          <w:color w:val="FF0000"/>
        </w:rPr>
        <w:t>new</w:t>
      </w:r>
      <w:r w:rsidR="00C44426" w:rsidRPr="00E40CE0">
        <w:rPr>
          <w:color w:val="FF0000"/>
        </w:rPr>
        <w:t xml:space="preserve"> object </w:t>
      </w:r>
      <w:r w:rsidR="00B16AD1" w:rsidRPr="00E40CE0">
        <w:rPr>
          <w:color w:val="FF0000"/>
        </w:rPr>
        <w:t>introduce</w:t>
      </w:r>
      <w:r w:rsidR="00753828" w:rsidRPr="00E40CE0">
        <w:rPr>
          <w:color w:val="FF0000"/>
        </w:rPr>
        <w:t>d</w:t>
      </w:r>
      <w:r w:rsidR="00C44426" w:rsidRPr="00E40CE0">
        <w:rPr>
          <w:color w:val="FF0000"/>
        </w:rPr>
        <w:t xml:space="preserve"> in the frame</w:t>
      </w:r>
      <w:r w:rsidR="00D17FA9">
        <w:rPr>
          <w:color w:val="FF0000"/>
        </w:rPr>
        <w:t>.</w:t>
      </w:r>
      <w:r w:rsidR="00C44426" w:rsidRPr="00E40CE0">
        <w:rPr>
          <w:color w:val="FF0000"/>
        </w:rPr>
        <w:t xml:space="preserve"> </w:t>
      </w:r>
      <w:r w:rsidR="00D17FA9" w:rsidRPr="00E40CE0">
        <w:rPr>
          <w:color w:val="FF0000"/>
        </w:rPr>
        <w:t>S</w:t>
      </w:r>
      <w:r w:rsidR="00B16AD1" w:rsidRPr="00E40CE0">
        <w:rPr>
          <w:color w:val="FF0000"/>
        </w:rPr>
        <w:t>ince</w:t>
      </w:r>
      <w:r w:rsidR="00D17FA9">
        <w:rPr>
          <w:color w:val="FF0000"/>
        </w:rPr>
        <w:t>,</w:t>
      </w:r>
      <w:r w:rsidR="00C44426" w:rsidRPr="00E40CE0">
        <w:rPr>
          <w:color w:val="FF0000"/>
        </w:rPr>
        <w:t xml:space="preserve"> the temporal predictor </w:t>
      </w:r>
      <w:r w:rsidR="00687945" w:rsidRPr="00E40CE0">
        <w:rPr>
          <w:color w:val="FF0000"/>
        </w:rPr>
        <w:t>uses</w:t>
      </w:r>
      <w:r w:rsidR="00C44426" w:rsidRPr="00E40CE0">
        <w:rPr>
          <w:color w:val="FF0000"/>
        </w:rPr>
        <w:t xml:space="preserve"> previous fram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n)</m:t>
            </m:r>
          </m:sub>
        </m:sSub>
      </m:oMath>
      <w:r w:rsidR="00AA780D" w:rsidRPr="00E40CE0">
        <w:rPr>
          <w:color w:val="FF0000"/>
        </w:rPr>
        <w:t xml:space="preserve"> </w:t>
      </w:r>
      <w:r w:rsidR="00B16AD1" w:rsidRPr="00E40CE0">
        <w:rPr>
          <w:color w:val="FF0000"/>
        </w:rPr>
        <w:t xml:space="preserve">it </w:t>
      </w:r>
      <w:r w:rsidR="0026470C" w:rsidRPr="00E40CE0">
        <w:rPr>
          <w:color w:val="FF0000"/>
        </w:rPr>
        <w:t>cannot</w:t>
      </w:r>
      <w:r w:rsidR="00B16AD1" w:rsidRPr="00E40CE0">
        <w:rPr>
          <w:color w:val="FF0000"/>
        </w:rPr>
        <w:t xml:space="preserve"> estimate how </w:t>
      </w:r>
      <w:r w:rsidR="0026470C" w:rsidRPr="00E40CE0">
        <w:rPr>
          <w:color w:val="FF0000"/>
        </w:rPr>
        <w:t xml:space="preserve">the new </w:t>
      </w:r>
      <w:r w:rsidR="00D17FA9">
        <w:rPr>
          <w:color w:val="FF0000"/>
        </w:rPr>
        <w:t xml:space="preserve">introduced </w:t>
      </w:r>
      <w:r w:rsidR="0026470C" w:rsidRPr="00E40CE0">
        <w:rPr>
          <w:color w:val="FF0000"/>
        </w:rPr>
        <w:t xml:space="preserve">object in the frame </w:t>
      </w:r>
      <w:r w:rsidR="00B16AD1" w:rsidRPr="00E40CE0">
        <w:rPr>
          <w:color w:val="FF0000"/>
        </w:rPr>
        <w:t xml:space="preserve">should flow </w:t>
      </w:r>
      <w:r w:rsidR="0026470C" w:rsidRPr="00E40CE0">
        <w:rPr>
          <w:color w:val="FF0000"/>
        </w:rPr>
        <w:t>in the current frame.</w:t>
      </w:r>
      <w:r w:rsidR="00627EDE" w:rsidRPr="00E40CE0">
        <w:rPr>
          <w:color w:val="FF0000"/>
        </w:rPr>
        <w:t xml:space="preserve"> The second approach</w:t>
      </w:r>
      <w:r w:rsidR="004D538D" w:rsidRPr="00E40CE0">
        <w:rPr>
          <w:color w:val="FF0000"/>
        </w:rPr>
        <w:t xml:space="preserve"> extend</w:t>
      </w:r>
      <w:r w:rsidR="00AF6D1A" w:rsidRPr="00E40CE0">
        <w:rPr>
          <w:color w:val="FF0000"/>
        </w:rPr>
        <w:t>s</w:t>
      </w:r>
      <w:r w:rsidR="004D538D" w:rsidRPr="00E40CE0">
        <w:rPr>
          <w:color w:val="FF0000"/>
        </w:rPr>
        <w:t xml:space="preserve"> the previous one by introducing </w:t>
      </w:r>
      <w:r w:rsidR="00627EDE" w:rsidRPr="00E40CE0">
        <w:rPr>
          <w:color w:val="FF0000"/>
        </w:rPr>
        <w:t>optical flow</w:t>
      </w:r>
      <w:r w:rsidR="00AF6D1A" w:rsidRPr="00E40CE0">
        <w:rPr>
          <w:color w:val="FF0000"/>
        </w:rPr>
        <w:t>-</w:t>
      </w:r>
      <w:r w:rsidR="00627EDE" w:rsidRPr="00E40CE0">
        <w:rPr>
          <w:color w:val="FF0000"/>
        </w:rPr>
        <w:t xml:space="preserve">based frame warping </w:t>
      </w:r>
      <w:r w:rsidR="00627EDE"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id":"ITEM-2","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2","issued":{"date-parts":[["2019","8","26"]]},"page":"647-655","title":"Mocycle-GAN: Unpaired video-to-video translation","type":"article-journal"},"uris":["http://www.mendeley.com/documents/?uuid=d607d2e0-e7fe-37d8-85bd-1c7af14beaac"]},{"id":"ITEM-3","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3","issued":{"date-parts":[["2019"]]},"page":"1-20","title":"Spatially Constrained Generative Adversarial Networks for Conditional Image Generation","type":"article-journal"},"uris":["http://www.mendeley.com/documents/?uuid=8ee1d2cb-7253-484f-9c8c-990136ff0d53"]},{"id":"ITEM-4","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4","issued":{"date-parts":[["2019","8","20"]]},"page":"1248-1257","title":"Preserving semantic and temporal consistency for unpaired video-to-video translation","type":"article-journal"},"uris":["http://www.mendeley.com/documents/?uuid=de13707f-732f-348d-a3e4-0580e08b080a"]}],"mendeley":{"formattedCitation":"[12], [19], [29], [37]","plainTextFormattedCitation":"[12], [19], [29], [37]","previouslyFormattedCitation":"[12], [19], [29], [37]"},"properties":{"noteIndex":0},"schema":"https://github.com/citation-style-language/schema/raw/master/csl-citation.json"}</w:instrText>
      </w:r>
      <w:r w:rsidR="00627EDE" w:rsidRPr="00E40CE0">
        <w:rPr>
          <w:color w:val="FF0000"/>
        </w:rPr>
        <w:fldChar w:fldCharType="separate"/>
      </w:r>
      <w:r w:rsidR="00EA669C" w:rsidRPr="00EA669C">
        <w:rPr>
          <w:noProof/>
          <w:color w:val="FF0000"/>
        </w:rPr>
        <w:t>[12], [19], [29], [37]</w:t>
      </w:r>
      <w:r w:rsidR="00627EDE" w:rsidRPr="00E40CE0">
        <w:rPr>
          <w:color w:val="FF0000"/>
        </w:rPr>
        <w:fldChar w:fldCharType="end"/>
      </w:r>
      <w:r w:rsidR="004D538D" w:rsidRPr="00E40CE0">
        <w:rPr>
          <w:color w:val="FF0000"/>
        </w:rPr>
        <w:t xml:space="preserve">. The intuition of this approach is </w:t>
      </w:r>
      <w:r w:rsidR="00E37E74" w:rsidRPr="00E40CE0">
        <w:rPr>
          <w:color w:val="FF0000"/>
        </w:rPr>
        <w:t xml:space="preserve">a </w:t>
      </w:r>
      <w:r w:rsidR="004D538D" w:rsidRPr="00E40CE0">
        <w:rPr>
          <w:color w:val="FF0000"/>
        </w:rPr>
        <w:t xml:space="preserve">fram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4D538D" w:rsidRPr="00E40CE0">
        <w:rPr>
          <w:rFonts w:eastAsiaTheme="minorEastAsia"/>
          <w:color w:val="FF0000"/>
        </w:rPr>
        <w:t xml:space="preserve">(generated frame) is warped one optical flow </w:t>
      </w:r>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m:t>
            </m:r>
          </m:sub>
        </m:sSub>
      </m:oMath>
      <w:r w:rsidR="004D538D" w:rsidRPr="00E40CE0">
        <w:rPr>
          <w:color w:val="FF0000"/>
        </w:rPr>
        <w:t xml:space="preserve"> between consecutive frame </w:t>
      </w:r>
      <w:r w:rsidR="0003564F" w:rsidRPr="00E40CE0">
        <w:rPr>
          <w:rFonts w:eastAsiaTheme="minorEastAsia"/>
          <w:color w:val="FF0000"/>
        </w:rPr>
        <w:t>(e.g.</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oMath>
      <w:r w:rsidR="004D538D" w:rsidRPr="00E40CE0">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03564F" w:rsidRPr="00E40CE0">
        <w:rPr>
          <w:rFonts w:eastAsiaTheme="minorEastAsia"/>
          <w:color w:val="FF0000"/>
        </w:rPr>
        <w:t>)</w:t>
      </w:r>
      <w:r w:rsidR="00674778" w:rsidRPr="00E40CE0">
        <w:rPr>
          <w:color w:val="FF0000"/>
        </w:rPr>
        <w:t>. Recent work</w:t>
      </w:r>
      <w:r w:rsidR="004D538D" w:rsidRPr="00E40CE0">
        <w:rPr>
          <w:color w:val="FF0000"/>
        </w:rPr>
        <w:t xml:space="preserve"> </w:t>
      </w:r>
      <w:r w:rsidR="00674778" w:rsidRPr="00E40CE0">
        <w:rPr>
          <w:color w:val="FF0000"/>
        </w:rPr>
        <w:fldChar w:fldCharType="begin" w:fldLock="1"/>
      </w:r>
      <w:r w:rsidR="00294D6F">
        <w:rPr>
          <w:color w:val="FF0000"/>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674778" w:rsidRPr="00E40CE0">
        <w:rPr>
          <w:color w:val="FF0000"/>
        </w:rPr>
        <w:fldChar w:fldCharType="separate"/>
      </w:r>
      <w:r w:rsidR="00EA669C" w:rsidRPr="00EA669C">
        <w:rPr>
          <w:noProof/>
          <w:color w:val="FF0000"/>
        </w:rPr>
        <w:t>[37]</w:t>
      </w:r>
      <w:r w:rsidR="00674778" w:rsidRPr="00E40CE0">
        <w:rPr>
          <w:color w:val="FF0000"/>
        </w:rPr>
        <w:fldChar w:fldCharType="end"/>
      </w:r>
      <w:r w:rsidR="00674778" w:rsidRPr="00E40CE0">
        <w:rPr>
          <w:color w:val="FF0000"/>
        </w:rPr>
        <w:t xml:space="preserve"> </w:t>
      </w:r>
      <w:r w:rsidR="007F06C7" w:rsidRPr="00E40CE0">
        <w:rPr>
          <w:color w:val="FF0000"/>
        </w:rPr>
        <w:t xml:space="preserve">Generator network transfer input frames </w:t>
      </w:r>
      <m:oMath>
        <m:sSub>
          <m:sSubPr>
            <m:ctrlPr>
              <w:rPr>
                <w:rFonts w:ascii="Cambria Math" w:hAnsi="Cambria Math"/>
                <w:i/>
                <w:color w:val="FF0000"/>
              </w:rPr>
            </m:ctrlPr>
          </m:sSub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2</m:t>
                </m:r>
              </m:sub>
            </m:sSub>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xml:space="preserve"> to output frames </w:t>
      </w:r>
      <m:oMath>
        <m:sSub>
          <m:sSubPr>
            <m:ctrlPr>
              <w:rPr>
                <w:rFonts w:ascii="Cambria Math" w:hAnsi="Cambria Math"/>
                <w:i/>
                <w:color w:val="FF0000"/>
              </w:rPr>
            </m:ctrlPr>
          </m:sSubPr>
          <m:e>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2</m:t>
                </m:r>
              </m:sub>
            </m:sSub>
            <m:r>
              <w:rPr>
                <w:rFonts w:ascii="Cambria Math" w:hAnsi="Cambria Math"/>
                <w:color w:val="FF0000"/>
              </w:rPr>
              <m:t>,</m:t>
            </m:r>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7F06C7" w:rsidRPr="00E40CE0">
        <w:rPr>
          <w:color w:val="FF0000"/>
        </w:rPr>
        <w:t xml:space="preserve">. Alongside they compute the optical flow </w:t>
      </w:r>
      <m:oMath>
        <m:r>
          <w:rPr>
            <w:rFonts w:ascii="Cambria Math" w:hAnsi="Cambria Math"/>
            <w:color w:val="FF0000"/>
          </w:rPr>
          <m:t>f</m:t>
        </m:r>
      </m:oMath>
      <w:r w:rsidR="007F06C7" w:rsidRPr="00E40CE0">
        <w:rPr>
          <w:color w:val="FF0000"/>
        </w:rPr>
        <w:t xml:space="preserve"> between the neighboring frames (e.g.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Then</w:t>
      </w:r>
      <w:r w:rsidR="006D73E5" w:rsidRPr="00E40CE0">
        <w:rPr>
          <w:color w:val="FF0000"/>
        </w:rPr>
        <w:t xml:space="preserv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oMath>
      <w:r w:rsidR="006D73E5" w:rsidRPr="00E40CE0">
        <w:rPr>
          <w:color w:val="FF0000"/>
        </w:rPr>
        <w:t xml:space="preserve"> is warped </w:t>
      </w:r>
      <w:r w:rsidR="007F06C7" w:rsidRPr="00E40CE0">
        <w:rPr>
          <w:color w:val="FF0000"/>
        </w:rPr>
        <w:t>using</w:t>
      </w:r>
      <w:r w:rsidR="006D73E5" w:rsidRPr="00E40CE0">
        <w:rPr>
          <w:color w:val="FF0000"/>
        </w:rPr>
        <w:t xml:space="preserve"> </w:t>
      </w:r>
      <m:oMath>
        <m:r>
          <w:rPr>
            <w:rFonts w:ascii="Cambria Math" w:hAnsi="Cambria Math"/>
            <w:color w:val="FF0000"/>
          </w:rPr>
          <m:t>f</m:t>
        </m:r>
      </m:oMath>
      <w:r w:rsidR="007F06C7" w:rsidRPr="00E40CE0">
        <w:rPr>
          <w:color w:val="FF0000"/>
        </w:rPr>
        <w:t xml:space="preserve"> to produce</w:t>
      </w:r>
      <w:r w:rsidR="006D73E5" w:rsidRPr="00E40CE0">
        <w:rPr>
          <w:color w:val="FF0000"/>
        </w:rP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6D73E5" w:rsidRPr="00E40CE0">
        <w:rPr>
          <w:color w:val="FF0000"/>
        </w:rPr>
        <w:t xml:space="preserve"> </w:t>
      </w:r>
      <w:r w:rsidR="007F06C7" w:rsidRPr="00E40CE0">
        <w:rPr>
          <w:color w:val="FF0000"/>
        </w:rPr>
        <w:t xml:space="preserve"> to align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03564F" w:rsidRPr="00E40CE0">
        <w:rPr>
          <w:rFonts w:eastAsiaTheme="minorEastAsia"/>
          <w:color w:val="FF0000"/>
        </w:rPr>
        <w:t>. Implicitly</w:t>
      </w:r>
      <w:r w:rsidR="006D73E5" w:rsidRPr="00E40CE0">
        <w:rPr>
          <w:color w:val="FF0000"/>
        </w:rPr>
        <w:t xml:space="preserve"> </w:t>
      </w:r>
      <w:r w:rsidR="0003564F" w:rsidRPr="00E40CE0">
        <w:rPr>
          <w:color w:val="FF0000"/>
        </w:rPr>
        <w:t>the network transfers spatial information from domain to domain and using optical flow it learns how to transfer motion from domain to domain.</w:t>
      </w:r>
      <w:r w:rsidR="00D97236" w:rsidRPr="00E40CE0">
        <w:rPr>
          <w:color w:val="FF0000"/>
        </w:rPr>
        <w:t xml:space="preserve"> </w:t>
      </w:r>
      <w:r w:rsidR="00D97236"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D97236" w:rsidRPr="00E40CE0">
        <w:rPr>
          <w:color w:val="FF0000"/>
        </w:rPr>
        <w:fldChar w:fldCharType="separate"/>
      </w:r>
      <w:r w:rsidR="00EA669C" w:rsidRPr="00EA669C">
        <w:rPr>
          <w:noProof/>
          <w:color w:val="FF0000"/>
        </w:rPr>
        <w:t>[19]</w:t>
      </w:r>
      <w:r w:rsidR="00D97236" w:rsidRPr="00E40CE0">
        <w:rPr>
          <w:color w:val="FF0000"/>
        </w:rPr>
        <w:fldChar w:fldCharType="end"/>
      </w:r>
      <w:r w:rsidR="00D97236" w:rsidRPr="00E40CE0">
        <w:rPr>
          <w:color w:val="FF0000"/>
        </w:rPr>
        <w:t xml:space="preserve"> </w:t>
      </w:r>
      <w:r w:rsidR="003E3DBB" w:rsidRPr="00E40CE0">
        <w:rPr>
          <w:color w:val="FF0000"/>
          <w:highlight w:val="yellow"/>
        </w:rPr>
        <w:t>extend by further introducing global temporal constraint.</w:t>
      </w:r>
    </w:p>
    <w:p w14:paraId="37264389" w14:textId="2D20E8A4" w:rsidR="00914BEC" w:rsidRPr="00E40CE0" w:rsidRDefault="00DE17F9" w:rsidP="00933770">
      <w:pPr>
        <w:rPr>
          <w:color w:val="FF0000"/>
        </w:rPr>
      </w:pPr>
      <w:r w:rsidRPr="00E40CE0">
        <w:rPr>
          <w:color w:val="FF0000"/>
          <w:highlight w:val="yellow"/>
        </w:rPr>
        <w:t>Inspired</w:t>
      </w:r>
      <w:r w:rsidR="00D27051" w:rsidRPr="00E40CE0">
        <w:rPr>
          <w:color w:val="FF0000"/>
          <w:highlight w:val="yellow"/>
        </w:rPr>
        <w:t xml:space="preserve"> by </w:t>
      </w:r>
      <w:r w:rsidR="00D27051" w:rsidRPr="00E40CE0">
        <w:rPr>
          <w:color w:val="FF0000"/>
          <w:highlight w:val="yellow"/>
        </w:rPr>
        <w:fldChar w:fldCharType="begin" w:fldLock="1"/>
      </w:r>
      <w:r w:rsidR="00CA590A" w:rsidRPr="00E40CE0">
        <w:rPr>
          <w:color w:val="FF0000"/>
          <w:highlight w:val="yellow"/>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D27051" w:rsidRPr="00E40CE0">
        <w:rPr>
          <w:color w:val="FF0000"/>
          <w:highlight w:val="yellow"/>
        </w:rPr>
        <w:fldChar w:fldCharType="separate"/>
      </w:r>
      <w:r w:rsidR="00D73293" w:rsidRPr="00E40CE0">
        <w:rPr>
          <w:noProof/>
          <w:color w:val="FF0000"/>
          <w:highlight w:val="yellow"/>
        </w:rPr>
        <w:t>[11]</w:t>
      </w:r>
      <w:r w:rsidR="00D27051" w:rsidRPr="00E40CE0">
        <w:rPr>
          <w:color w:val="FF0000"/>
          <w:highlight w:val="yellow"/>
        </w:rPr>
        <w:fldChar w:fldCharType="end"/>
      </w:r>
      <w:r w:rsidR="00A85269" w:rsidRPr="00E40CE0">
        <w:rPr>
          <w:color w:val="FF0000"/>
          <w:highlight w:val="yellow"/>
        </w:rPr>
        <w:t>,</w:t>
      </w:r>
      <w:r w:rsidR="00A85269" w:rsidRPr="00E40CE0">
        <w:rPr>
          <w:color w:val="FF0000"/>
          <w:highlight w:val="yellow"/>
        </w:rPr>
        <w:fldChar w:fldCharType="begin" w:fldLock="1"/>
      </w:r>
      <w:r w:rsidR="00AE6903" w:rsidRPr="00E40CE0">
        <w:rPr>
          <w:color w:val="FF0000"/>
          <w:highlight w:val="yellow"/>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rsidR="00A85269" w:rsidRPr="00E40CE0">
        <w:rPr>
          <w:color w:val="FF0000"/>
          <w:highlight w:val="yellow"/>
        </w:rPr>
        <w:fldChar w:fldCharType="separate"/>
      </w:r>
      <w:r w:rsidR="00AE6903" w:rsidRPr="00E40CE0">
        <w:rPr>
          <w:noProof/>
          <w:color w:val="FF0000"/>
          <w:highlight w:val="yellow"/>
        </w:rPr>
        <w:t>[12]</w:t>
      </w:r>
      <w:r w:rsidR="00A85269" w:rsidRPr="00E40CE0">
        <w:rPr>
          <w:color w:val="FF0000"/>
          <w:highlight w:val="yellow"/>
        </w:rPr>
        <w:fldChar w:fldCharType="end"/>
      </w:r>
      <w:r w:rsidR="00D27051" w:rsidRPr="00E40CE0">
        <w:rPr>
          <w:color w:val="FF0000"/>
          <w:highlight w:val="yellow"/>
        </w:rPr>
        <w:t xml:space="preserve"> and </w:t>
      </w:r>
      <w:r w:rsidR="00D27051" w:rsidRPr="00E40CE0">
        <w:rPr>
          <w:color w:val="FF0000"/>
          <w:highlight w:val="yellow"/>
        </w:rPr>
        <w:fldChar w:fldCharType="begin" w:fldLock="1"/>
      </w:r>
      <w:r w:rsidR="00294D6F">
        <w:rPr>
          <w:color w:val="FF0000"/>
          <w:highlight w:val="yellow"/>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D27051" w:rsidRPr="00E40CE0">
        <w:rPr>
          <w:color w:val="FF0000"/>
          <w:highlight w:val="yellow"/>
        </w:rPr>
        <w:fldChar w:fldCharType="separate"/>
      </w:r>
      <w:r w:rsidR="00EA669C" w:rsidRPr="00EA669C">
        <w:rPr>
          <w:noProof/>
          <w:color w:val="FF0000"/>
          <w:highlight w:val="yellow"/>
        </w:rPr>
        <w:t>[37]</w:t>
      </w:r>
      <w:r w:rsidR="00D27051" w:rsidRPr="00E40CE0">
        <w:rPr>
          <w:color w:val="FF0000"/>
          <w:highlight w:val="yellow"/>
        </w:rPr>
        <w:fldChar w:fldCharType="end"/>
      </w:r>
      <w:r w:rsidR="00D27051" w:rsidRPr="00E40CE0">
        <w:rPr>
          <w:color w:val="FF0000"/>
          <w:highlight w:val="yellow"/>
        </w:rPr>
        <w:t xml:space="preserve"> this thesis work proposes </w:t>
      </w:r>
      <w:r w:rsidR="00137D42" w:rsidRPr="00E40CE0">
        <w:rPr>
          <w:color w:val="FF0000"/>
          <w:highlight w:val="yellow"/>
        </w:rPr>
        <w:t xml:space="preserve">to add </w:t>
      </w:r>
      <w:r w:rsidR="00E37E74" w:rsidRPr="00E40CE0">
        <w:rPr>
          <w:color w:val="FF0000"/>
          <w:highlight w:val="yellow"/>
        </w:rPr>
        <w:t xml:space="preserve">an </w:t>
      </w:r>
      <w:r w:rsidR="00137D42" w:rsidRPr="00E40CE0">
        <w:rPr>
          <w:color w:val="FF0000"/>
          <w:highlight w:val="yellow"/>
        </w:rPr>
        <w:t xml:space="preserve">additional </w:t>
      </w:r>
      <w:r w:rsidR="00F8077C" w:rsidRPr="00E40CE0">
        <w:rPr>
          <w:color w:val="FF0000"/>
          <w:highlight w:val="yellow"/>
        </w:rPr>
        <w:t>temporal</w:t>
      </w:r>
      <w:r w:rsidR="00137D42" w:rsidRPr="00E40CE0">
        <w:rPr>
          <w:color w:val="FF0000"/>
          <w:highlight w:val="yellow"/>
        </w:rPr>
        <w:t xml:space="preserve"> transfer </w:t>
      </w:r>
      <w:r w:rsidR="00D27051" w:rsidRPr="00E40CE0">
        <w:rPr>
          <w:color w:val="FF0000"/>
          <w:highlight w:val="yellow"/>
        </w:rPr>
        <w:t xml:space="preserve">from domain to </w:t>
      </w:r>
      <w:r w:rsidR="00B32AC1" w:rsidRPr="00E40CE0">
        <w:rPr>
          <w:color w:val="FF0000"/>
          <w:highlight w:val="yellow"/>
        </w:rPr>
        <w:t xml:space="preserve">a </w:t>
      </w:r>
      <w:r w:rsidR="00D27051" w:rsidRPr="00E40CE0">
        <w:rPr>
          <w:color w:val="FF0000"/>
          <w:highlight w:val="yellow"/>
        </w:rPr>
        <w:t>domain</w:t>
      </w:r>
      <w:r w:rsidR="00137D42" w:rsidRPr="00E40CE0">
        <w:rPr>
          <w:color w:val="FF0000"/>
          <w:highlight w:val="yellow"/>
        </w:rPr>
        <w:t xml:space="preserve"> by introducing motion cycle consistency constraint. In the </w:t>
      </w:r>
      <w:r w:rsidR="001C3B7A" w:rsidRPr="00E40CE0">
        <w:rPr>
          <w:color w:val="FF0000"/>
          <w:highlight w:val="yellow"/>
        </w:rPr>
        <w:t>succeeding</w:t>
      </w:r>
      <w:r w:rsidR="00137D42" w:rsidRPr="00E40CE0">
        <w:rPr>
          <w:color w:val="FF0000"/>
          <w:highlight w:val="yellow"/>
        </w:rPr>
        <w:t xml:space="preserve"> section</w:t>
      </w:r>
      <w:r w:rsidR="00D80643" w:rsidRPr="00E40CE0">
        <w:rPr>
          <w:color w:val="FF0000"/>
          <w:highlight w:val="yellow"/>
        </w:rPr>
        <w:t>,</w:t>
      </w:r>
      <w:r w:rsidR="00137D42" w:rsidRPr="00E40CE0">
        <w:rPr>
          <w:color w:val="FF0000"/>
          <w:highlight w:val="yellow"/>
        </w:rPr>
        <w:t xml:space="preserve"> let</w:t>
      </w:r>
      <w:r w:rsidR="00532A85" w:rsidRPr="00E40CE0">
        <w:rPr>
          <w:color w:val="FF0000"/>
          <w:highlight w:val="yellow"/>
        </w:rPr>
        <w:t xml:space="preserve"> u</w:t>
      </w:r>
      <w:r w:rsidR="00137D42" w:rsidRPr="00E40CE0">
        <w:rPr>
          <w:color w:val="FF0000"/>
          <w:highlight w:val="yellow"/>
        </w:rPr>
        <w:t xml:space="preserve">s </w:t>
      </w:r>
      <w:r w:rsidR="00933770" w:rsidRPr="00E40CE0">
        <w:rPr>
          <w:color w:val="FF0000"/>
          <w:highlight w:val="yellow"/>
        </w:rPr>
        <w:t xml:space="preserve">discuss </w:t>
      </w:r>
      <w:r w:rsidR="00137D42" w:rsidRPr="00E40CE0">
        <w:rPr>
          <w:color w:val="FF0000"/>
          <w:highlight w:val="yellow"/>
        </w:rPr>
        <w:t>the proposed architecture.</w:t>
      </w:r>
    </w:p>
    <w:p w14:paraId="5B54F460" w14:textId="206988C1" w:rsidR="00E40CE0" w:rsidRPr="00E40CE0" w:rsidRDefault="006D28D8" w:rsidP="00933770">
      <w:pPr>
        <w:rPr>
          <w:color w:val="FF0000"/>
        </w:rPr>
      </w:pPr>
      <w:r w:rsidRPr="00E40CE0">
        <w:rPr>
          <w:color w:val="FF0000"/>
        </w:rPr>
        <w:t>Generally,</w:t>
      </w:r>
      <w:r w:rsidR="00E40CE0" w:rsidRPr="00E40CE0">
        <w:rPr>
          <w:color w:val="FF0000"/>
        </w:rPr>
        <w:t xml:space="preserve"> this work </w:t>
      </w:r>
      <w:r w:rsidRPr="00E40CE0">
        <w:rPr>
          <w:color w:val="FF0000"/>
        </w:rPr>
        <w:t>proposes</w:t>
      </w:r>
      <w:r w:rsidR="00E40CE0" w:rsidRPr="00E40CE0">
        <w:rPr>
          <w:color w:val="FF0000"/>
        </w:rPr>
        <w:t xml:space="preserve"> to add the following things</w:t>
      </w:r>
    </w:p>
    <w:p w14:paraId="3638E7A3" w14:textId="2B6BCC20" w:rsidR="005E6AFF" w:rsidRDefault="00B911B5" w:rsidP="00E90D56">
      <w:pPr>
        <w:pStyle w:val="Heading2"/>
      </w:pPr>
      <w:bookmarkStart w:id="236" w:name="_Toc48646420"/>
      <w:r>
        <w:t xml:space="preserve">Unpaired </w:t>
      </w:r>
      <w:r w:rsidR="005E6AFF">
        <w:t xml:space="preserve">Image to image </w:t>
      </w:r>
      <w:r w:rsidR="00480331">
        <w:t>transfer</w:t>
      </w:r>
      <w:bookmarkEnd w:id="236"/>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t>In</w:t>
      </w:r>
      <w:r w:rsidR="00C1663F">
        <w:t xml:space="preserve"> this research</w:t>
      </w:r>
      <w:r w:rsidR="00216658">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7" w:name="_Toc48646421"/>
      <w:r>
        <w:t>Cycle-GAN</w:t>
      </w:r>
      <w:bookmarkEnd w:id="237"/>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8" w:name="_Toc48646422"/>
      <w:r>
        <w:t>Cycle Loss</w:t>
      </w:r>
      <w:bookmarkEnd w:id="238"/>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D65561"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9" w:name="_Toc48646423"/>
      <w:r w:rsidRPr="007705D5">
        <w:t>Identity</w:t>
      </w:r>
      <w:r>
        <w:t xml:space="preserve"> Loss</w:t>
      </w:r>
      <w:bookmarkEnd w:id="239"/>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56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6AB60DAF" w14:textId="1D78410B" w:rsidR="00774F96" w:rsidRDefault="00776DF6" w:rsidP="00774F96">
      <w:pPr>
        <w:pStyle w:val="Heading2"/>
      </w:pPr>
      <w:bookmarkStart w:id="240" w:name="_Toc48646424"/>
      <w:r>
        <w:t>Problems in T</w:t>
      </w:r>
      <w:r w:rsidR="00774F96">
        <w:t xml:space="preserve">ranslation </w:t>
      </w:r>
      <w:r>
        <w:t>Networks</w:t>
      </w:r>
    </w:p>
    <w:p w14:paraId="6537D0E8" w14:textId="33084F66" w:rsidR="00774F96" w:rsidRPr="00BE7CC9" w:rsidRDefault="00774F96" w:rsidP="00774F96">
      <w:pPr>
        <w:rPr>
          <w:b/>
          <w:bCs/>
        </w:rPr>
      </w:pPr>
      <w:r w:rsidRPr="008A1A77">
        <w:t>Highly expressive parametric models have achieved great success in machine learning</w:t>
      </w:r>
      <w:r w:rsidR="00294D6F">
        <w:t xml:space="preserve"> </w:t>
      </w:r>
      <w:r w:rsidR="00294D6F">
        <w:fldChar w:fldCharType="begin" w:fldLock="1"/>
      </w:r>
      <w:r w:rsidR="00294D6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rsidR="00294D6F">
        <w:fldChar w:fldCharType="separate"/>
      </w:r>
      <w:r w:rsidR="00294D6F" w:rsidRPr="00294D6F">
        <w:rPr>
          <w:noProof/>
        </w:rPr>
        <w:t>[38]</w:t>
      </w:r>
      <w:r w:rsidR="00294D6F">
        <w:fldChar w:fldCharType="end"/>
      </w:r>
      <w:r w:rsidRPr="008A1A77">
        <w:t>, where learning goals and measurement measures are typically well defined and easily calculated.</w:t>
      </w:r>
      <w:r w:rsidR="009A2088">
        <w:t xml:space="preserve"> A</w:t>
      </w:r>
      <w:r>
        <w:t xml:space="preserve">s discussed in previous sections video to video translation is an immediate extension of image translation so every limitation of image translation is extended correspondingly. Furthermore, Object disappearance, Object dislocates and Artifacts are </w:t>
      </w:r>
      <w:r w:rsidR="00812655">
        <w:t xml:space="preserve">the </w:t>
      </w:r>
      <w:r>
        <w:t>most common problems for video translation.</w:t>
      </w:r>
    </w:p>
    <w:p w14:paraId="2956486C" w14:textId="4B876D0A" w:rsidR="00774F96" w:rsidRDefault="00774F96" w:rsidP="00774F9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w:t>
      </w:r>
      <w:r>
        <w:lastRenderedPageBreak/>
        <w:t xml:space="preserve">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6E251F8A" w14:textId="34CBFE65" w:rsidR="00774F96" w:rsidRPr="00483467" w:rsidRDefault="00774F96" w:rsidP="00774F9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2137D5D7" w14:textId="77777777" w:rsidR="00774F96" w:rsidRPr="00416004" w:rsidRDefault="00774F96" w:rsidP="00774F9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6135160" w14:textId="20D77DF4" w:rsidR="00774F96" w:rsidRDefault="00774F96" w:rsidP="00774F96">
      <w:pPr>
        <w:pStyle w:val="ListParagraph"/>
        <w:numPr>
          <w:ilvl w:val="0"/>
          <w:numId w:val="36"/>
        </w:numPr>
      </w:pPr>
      <w:r w:rsidRPr="00DE2199">
        <w:rPr>
          <w:b/>
          <w:bCs/>
        </w:rPr>
        <w:t>Object dislocation</w:t>
      </w:r>
      <w:r>
        <w:rPr>
          <w:rStyle w:val="FootnoteReference"/>
        </w:rPr>
        <w:footnoteReference w:id="5"/>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w:t>
      </w:r>
      <w:r w:rsidR="007744A7">
        <w:t>Object dislocation a</w:t>
      </w:r>
      <w:r w:rsidR="00B47F6D">
        <w:t>lso,</w:t>
      </w:r>
      <w:r>
        <w:t xml:space="preserve"> can be seen as abrupt object movement.  Mathematically, </w:t>
      </w:r>
    </w:p>
    <w:p w14:paraId="5E25B986" w14:textId="77777777" w:rsidR="00774F96" w:rsidRPr="005C2296" w:rsidRDefault="00774F96" w:rsidP="00774F9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684B2803" w14:textId="77777777" w:rsidR="00774F96" w:rsidRPr="005C2296" w:rsidRDefault="00774F96" w:rsidP="00774F9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572BF52D" w14:textId="77777777" w:rsidR="00882C86" w:rsidRPr="00882C86" w:rsidRDefault="00774F96" w:rsidP="00882C8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00882C86" w:rsidRPr="00882C86">
        <w:rPr>
          <w:rFonts w:eastAsiaTheme="minorEastAsia"/>
          <w:b/>
          <w:bCs/>
        </w:rPr>
        <w:t xml:space="preserve"> </w:t>
      </w:r>
    </w:p>
    <w:p w14:paraId="7B0E328C" w14:textId="06CD6B8F" w:rsidR="00774F96" w:rsidRPr="00882C86" w:rsidRDefault="00882C86" w:rsidP="00882C8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78E63C54" w14:textId="241840F8" w:rsidR="00DE2199" w:rsidRDefault="007A35D2" w:rsidP="00DE2199">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29FBCEB2" w14:textId="146BDFF4" w:rsidR="001B1BBA" w:rsidRDefault="001B1BBA" w:rsidP="002B25F8">
      <w:pPr>
        <w:pStyle w:val="Heading2"/>
      </w:pPr>
      <w:r>
        <w:t xml:space="preserve">Solutions </w:t>
      </w:r>
    </w:p>
    <w:p w14:paraId="48E53FE1" w14:textId="5366CE0E" w:rsidR="002B25F8" w:rsidRDefault="002B25F8" w:rsidP="002B25F8">
      <w:pPr>
        <w:pStyle w:val="Heading2"/>
      </w:pPr>
      <w:r>
        <w:t>Feature preserving loss</w:t>
      </w:r>
      <w:bookmarkEnd w:id="240"/>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56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1"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2"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2"/>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3" w:name="_Toc48646425"/>
      <w:r>
        <w:t xml:space="preserve">Temporal </w:t>
      </w:r>
      <w:r w:rsidR="00EE48D7">
        <w:t>information extractor.</w:t>
      </w:r>
      <w:bookmarkEnd w:id="243"/>
    </w:p>
    <w:p w14:paraId="634529D5" w14:textId="53DE35BA"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1B37AE4" w:rsidR="001373D7" w:rsidRDefault="00FC1166" w:rsidP="008C354A">
      <w:r>
        <w:rPr>
          <w:noProof/>
        </w:rPr>
        <mc:AlternateContent>
          <mc:Choice Requires="wps">
            <w:drawing>
              <wp:anchor distT="0" distB="0" distL="114300" distR="114300" simplePos="0" relativeHeight="251718656" behindDoc="0" locked="0" layoutInCell="1" allowOverlap="1" wp14:anchorId="7F897331" wp14:editId="0A77940A">
                <wp:simplePos x="0" y="0"/>
                <wp:positionH relativeFrom="column">
                  <wp:posOffset>1858645</wp:posOffset>
                </wp:positionH>
                <wp:positionV relativeFrom="page">
                  <wp:posOffset>232249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D65561" w:rsidRPr="00A1529C" w:rsidRDefault="00D65561"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r>
                              <w:t>Flownet 2.0 optical flow extraction</w:t>
                            </w:r>
                            <w:bookmarkEnd w:id="244"/>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46.35pt;margin-top:182.85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" stroked="f">
                <v:textbox inset="0,0,0,0">
                  <w:txbxContent>
                    <w:p w14:paraId="45A8031D" w14:textId="7CA3745F" w:rsidR="00D65561" w:rsidRPr="00A1529C" w:rsidRDefault="00D65561" w:rsidP="001F0DF0">
                      <w:pPr>
                        <w:pStyle w:val="Caption"/>
                        <w:jc w:val="center"/>
                        <w:rPr>
                          <w:sz w:val="24"/>
                          <w:szCs w:val="24"/>
                        </w:rPr>
                      </w:pPr>
                      <w:bookmarkStart w:id="245" w:name="_Toc47219623"/>
                      <w:r>
                        <w:t xml:space="preserve">Figure </w:t>
                      </w:r>
                      <w:fldSimple w:instr=" SEQ Figure \* ARABIC ">
                        <w:r>
                          <w:rPr>
                            <w:noProof/>
                          </w:rPr>
                          <w:t>13</w:t>
                        </w:r>
                      </w:fldSimple>
                      <w:r>
                        <w:t xml:space="preserve"> </w:t>
                      </w:r>
                      <w:r>
                        <w:t>Flownet 2.0 optical flow extraction</w:t>
                      </w:r>
                      <w:bookmarkEnd w:id="245"/>
                    </w:p>
                  </w:txbxContent>
                </v:textbox>
                <w10:wrap type="topAndBottom" anchory="page"/>
              </v:shape>
            </w:pict>
          </mc:Fallback>
        </mc:AlternateContent>
      </w:r>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D65561" w:rsidRDefault="00D65561"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D65561" w:rsidRDefault="00D65561"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6" w:name="_Toc48646426"/>
      <w:r>
        <w:lastRenderedPageBreak/>
        <w:t>Spatial</w:t>
      </w:r>
      <w:r w:rsidR="00EE48D7">
        <w:t>-</w:t>
      </w:r>
      <w:r w:rsidR="007044CC">
        <w:t>temporal</w:t>
      </w:r>
      <w:r w:rsidR="00682880">
        <w:t xml:space="preserve"> information fusion</w:t>
      </w:r>
      <w:bookmarkEnd w:id="246"/>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7" w:name="_Toc48646427"/>
      <w:r>
        <w:t>Bring all together</w:t>
      </w:r>
      <w:r w:rsidR="00830569">
        <w:t xml:space="preserve"> (Proposed Work)</w:t>
      </w:r>
      <w:bookmarkEnd w:id="247"/>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lastRenderedPageBreak/>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8"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8"/>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D65561" w:rsidRPr="003E3129" w:rsidRDefault="00D65561"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D65561" w:rsidRPr="003E3129" w:rsidRDefault="00D65561" w:rsidP="005F454D">
                      <w:pPr>
                        <w:pStyle w:val="Caption"/>
                        <w:jc w:val="center"/>
                        <w:rPr>
                          <w:noProof/>
                          <w:sz w:val="24"/>
                          <w:szCs w:val="24"/>
                        </w:rPr>
                      </w:pPr>
                      <w:bookmarkStart w:id="250" w:name="_Toc47219626"/>
                      <w:r w:rsidRPr="003E3129">
                        <w:t xml:space="preserve">Figure </w:t>
                      </w:r>
                      <w:fldSimple w:instr=" SEQ Figure \* ARABIC ">
                        <w:r>
                          <w:rPr>
                            <w:noProof/>
                          </w:rPr>
                          <w:t>16</w:t>
                        </w:r>
                      </w:fldSimple>
                      <w:r w:rsidRPr="003E3129">
                        <w:t xml:space="preserve"> Discriminator Architecture</w:t>
                      </w:r>
                      <w:bookmarkEnd w:id="250"/>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D65561" w:rsidRPr="00F62814" w:rsidRDefault="00D65561"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D65561" w:rsidRPr="00F62814" w:rsidRDefault="00D65561" w:rsidP="000C0438">
                      <w:pPr>
                        <w:pStyle w:val="Caption"/>
                        <w:jc w:val="center"/>
                        <w:rPr>
                          <w:noProof/>
                          <w:sz w:val="24"/>
                          <w:szCs w:val="24"/>
                        </w:rPr>
                      </w:pPr>
                      <w:bookmarkStart w:id="252" w:name="_Toc47219627"/>
                      <w:r>
                        <w:t xml:space="preserve">Figure </w:t>
                      </w:r>
                      <w:fldSimple w:instr=" SEQ Figure \* ARABIC ">
                        <w:r>
                          <w:rPr>
                            <w:noProof/>
                          </w:rPr>
                          <w:t>17</w:t>
                        </w:r>
                      </w:fldSimple>
                      <w:r>
                        <w:t xml:space="preserve"> Cycle-GAN Architecture</w:t>
                      </w:r>
                      <w:bookmarkEnd w:id="252"/>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3" w:name="_Toc48646428"/>
      <w:r>
        <w:lastRenderedPageBreak/>
        <w:t xml:space="preserve">Working </w:t>
      </w:r>
      <w:r w:rsidR="008C7D83">
        <w:t>E</w:t>
      </w:r>
      <w:r>
        <w:t>nvironment.</w:t>
      </w:r>
      <w:bookmarkEnd w:id="25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4" w:name="_Toc48646429"/>
      <w:r>
        <w:t>Set upping the environments</w:t>
      </w:r>
      <w:bookmarkEnd w:id="254"/>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5" w:name="_Toc48646430"/>
      <w:proofErr w:type="spellStart"/>
      <w:r>
        <w:lastRenderedPageBreak/>
        <w:t>CycleGAN</w:t>
      </w:r>
      <w:proofErr w:type="spellEnd"/>
      <w:r>
        <w:t xml:space="preserve"> specification</w:t>
      </w:r>
      <w:bookmarkEnd w:id="255"/>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7" w:name="_Toc48646431"/>
      <w:r>
        <w:lastRenderedPageBreak/>
        <w:t>Implement cycle GAN</w:t>
      </w:r>
      <w:bookmarkEnd w:id="257"/>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8" w:name="_Toc48646432"/>
      <w:r>
        <w:lastRenderedPageBreak/>
        <w:t>Temporal information extraction Implementation</w:t>
      </w:r>
      <w:bookmarkEnd w:id="258"/>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9" w:name="_Toc48646433"/>
      <w:r>
        <w:t>Experiment</w:t>
      </w:r>
      <w:r w:rsidR="0096032B">
        <w:t xml:space="preserve"> Class</w:t>
      </w:r>
      <w:bookmarkEnd w:id="259"/>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60" w:name="_Toc48646434"/>
      <w:r>
        <w:lastRenderedPageBreak/>
        <w:t>CH</w:t>
      </w:r>
      <w:r w:rsidR="00764E48">
        <w:t>A</w:t>
      </w:r>
      <w:r w:rsidR="00AB7C07">
        <w:t xml:space="preserve">PTER </w:t>
      </w:r>
      <w:r w:rsidR="00D66881">
        <w:t>FIVE</w:t>
      </w:r>
      <w:bookmarkEnd w:id="260"/>
    </w:p>
    <w:p w14:paraId="2E909232" w14:textId="15CCEEFD" w:rsidR="00C141B9" w:rsidRPr="0006059C" w:rsidRDefault="00D66881" w:rsidP="00160775">
      <w:pPr>
        <w:pStyle w:val="Heading1"/>
      </w:pPr>
      <w:bookmarkStart w:id="261" w:name="_Toc48646435"/>
      <w:r w:rsidRPr="0006059C">
        <w:t>Evaluation</w:t>
      </w:r>
      <w:r w:rsidR="000C2740" w:rsidRPr="0006059C">
        <w:t>, Results, and Discussion</w:t>
      </w:r>
      <w:bookmarkEnd w:id="261"/>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2" w:name="_Toc44462758"/>
      <w:bookmarkStart w:id="263" w:name="_Toc44644550"/>
      <w:bookmarkStart w:id="264" w:name="_Toc44647403"/>
      <w:bookmarkStart w:id="265" w:name="_Toc46593361"/>
      <w:bookmarkStart w:id="266" w:name="_Toc46593434"/>
      <w:bookmarkStart w:id="267" w:name="_Toc46600154"/>
      <w:bookmarkStart w:id="268" w:name="_Toc46600230"/>
      <w:bookmarkStart w:id="269" w:name="_Toc46601459"/>
      <w:bookmarkStart w:id="270" w:name="_Toc46601596"/>
      <w:bookmarkStart w:id="271" w:name="_Toc46746857"/>
      <w:bookmarkStart w:id="272" w:name="_Toc47207638"/>
      <w:bookmarkStart w:id="273" w:name="_Toc47231550"/>
      <w:bookmarkStart w:id="274" w:name="_Toc48646342"/>
      <w:bookmarkStart w:id="275" w:name="_Toc48646436"/>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6C366B95" w14:textId="6A3D5895" w:rsidR="005E7E91" w:rsidRPr="0006059C" w:rsidRDefault="005E7E91" w:rsidP="00E90D56">
      <w:pPr>
        <w:pStyle w:val="Heading2"/>
      </w:pPr>
      <w:bookmarkStart w:id="276" w:name="_Toc48646437"/>
      <w:r w:rsidRPr="0006059C">
        <w:t>Overview</w:t>
      </w:r>
      <w:bookmarkEnd w:id="276"/>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7" w:name="_Toc48646438"/>
      <w:r w:rsidRPr="0006059C">
        <w:t xml:space="preserve">Video to </w:t>
      </w:r>
      <w:r w:rsidRPr="009F5C6E">
        <w:t>video</w:t>
      </w:r>
      <w:r w:rsidRPr="0006059C">
        <w:t xml:space="preserve"> Translation</w:t>
      </w:r>
      <w:bookmarkEnd w:id="277"/>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8" w:name="_Toc48646439"/>
      <w:r>
        <w:lastRenderedPageBreak/>
        <w:t>CHAPTER SIX</w:t>
      </w:r>
      <w:bookmarkEnd w:id="278"/>
    </w:p>
    <w:p w14:paraId="585D51ED" w14:textId="57CBEA41" w:rsidR="00EB4071" w:rsidRDefault="00EB4071" w:rsidP="00160775">
      <w:pPr>
        <w:pStyle w:val="Heading1"/>
      </w:pPr>
      <w:bookmarkStart w:id="279" w:name="_Toc48646440"/>
      <w:r>
        <w:t>Conclusion and Future work</w:t>
      </w:r>
      <w:bookmarkEnd w:id="279"/>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80"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1"/>
      <w:bookmarkEnd w:id="280"/>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1" w:name="_Toc48646442"/>
      <w:r w:rsidRPr="001B7DF8">
        <w:lastRenderedPageBreak/>
        <w:t>Appendix</w:t>
      </w:r>
      <w:bookmarkEnd w:id="281"/>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D65561" w:rsidRDefault="00D65561" w:rsidP="0010500C">
      <w:pPr>
        <w:pStyle w:val="CommentText"/>
      </w:pPr>
      <w:r>
        <w:rPr>
          <w:rStyle w:val="CommentReference"/>
        </w:rPr>
        <w:annotationRef/>
      </w:r>
      <w:r>
        <w:t>is chunk need much better</w:t>
      </w:r>
    </w:p>
  </w:comment>
  <w:comment w:id="146" w:author="kirubel abebe" w:date="2020-08-15T20:30:00Z" w:initials="ka">
    <w:p w14:paraId="49B6859B" w14:textId="3C7F5D14" w:rsidR="00D65561" w:rsidRDefault="00D65561">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14053" w14:textId="77777777" w:rsidR="00E4274D" w:rsidRDefault="00E4274D" w:rsidP="006C5C4D">
      <w:pPr>
        <w:spacing w:after="0" w:line="240" w:lineRule="auto"/>
      </w:pPr>
      <w:r>
        <w:separator/>
      </w:r>
    </w:p>
  </w:endnote>
  <w:endnote w:type="continuationSeparator" w:id="0">
    <w:p w14:paraId="601C67AA" w14:textId="77777777" w:rsidR="00E4274D" w:rsidRDefault="00E4274D"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5561" w:rsidRDefault="00D65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5561" w:rsidRDefault="00D6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EF2D12" w14:textId="77777777" w:rsidR="00E4274D" w:rsidRDefault="00E4274D" w:rsidP="006C5C4D">
      <w:pPr>
        <w:spacing w:after="0" w:line="240" w:lineRule="auto"/>
      </w:pPr>
      <w:r>
        <w:separator/>
      </w:r>
    </w:p>
  </w:footnote>
  <w:footnote w:type="continuationSeparator" w:id="0">
    <w:p w14:paraId="704CCC39" w14:textId="77777777" w:rsidR="00E4274D" w:rsidRDefault="00E4274D" w:rsidP="006C5C4D">
      <w:pPr>
        <w:spacing w:after="0" w:line="240" w:lineRule="auto"/>
      </w:pPr>
      <w:r>
        <w:continuationSeparator/>
      </w:r>
    </w:p>
  </w:footnote>
  <w:footnote w:id="1">
    <w:p w14:paraId="477C4AEB" w14:textId="38FA7075" w:rsidR="00D65561" w:rsidRDefault="00D6556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5561" w:rsidRPr="0087636F" w:rsidRDefault="00D6556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35FBD1A7" w14:textId="359E8168" w:rsidR="00D65561" w:rsidRDefault="00D65561">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4">
    <w:p w14:paraId="0D9CC7EE" w14:textId="6FC30277" w:rsidR="00D65561" w:rsidRDefault="00D6556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23C872BE" w14:textId="77777777" w:rsidR="00D65561" w:rsidRDefault="00D65561" w:rsidP="00774F9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6">
    <w:p w14:paraId="24F2353A" w14:textId="0A35174F" w:rsidR="00D65561" w:rsidRDefault="00D65561">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D65561" w:rsidRDefault="00D65561" w:rsidP="00CF4F66">
      <w:pPr>
        <w:pStyle w:val="FootnoteText"/>
      </w:pPr>
      <w:r w:rsidRPr="00540C45">
        <w:rPr>
          <w:rStyle w:val="FootnoteReference"/>
        </w:rPr>
        <w:footnoteRef/>
      </w:r>
      <w:r>
        <w:t xml:space="preserve"> In this paper when we say </w:t>
      </w:r>
      <w:bookmarkStart w:id="256" w:name="_Hlk44023693"/>
      <w:r>
        <w:t xml:space="preserve">CycleGAN </w:t>
      </w:r>
      <w:bookmarkEnd w:id="256"/>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FB742BE8"/>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8052D"/>
    <w:rsid w:val="00282E08"/>
    <w:rsid w:val="00284146"/>
    <w:rsid w:val="00286336"/>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77C7"/>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76B2"/>
    <w:rsid w:val="00590BAC"/>
    <w:rsid w:val="00592F0F"/>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83B"/>
    <w:rsid w:val="007B5DBC"/>
    <w:rsid w:val="007B655A"/>
    <w:rsid w:val="007C0FFF"/>
    <w:rsid w:val="007C3A2A"/>
    <w:rsid w:val="007C40E2"/>
    <w:rsid w:val="007C4598"/>
    <w:rsid w:val="007C48E3"/>
    <w:rsid w:val="007D2938"/>
    <w:rsid w:val="007D2EF2"/>
    <w:rsid w:val="007D33E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F79"/>
    <w:rsid w:val="009169E3"/>
    <w:rsid w:val="00917CC2"/>
    <w:rsid w:val="00917E6D"/>
    <w:rsid w:val="0092042F"/>
    <w:rsid w:val="00921842"/>
    <w:rsid w:val="00921D8D"/>
    <w:rsid w:val="00926776"/>
    <w:rsid w:val="00926C3F"/>
    <w:rsid w:val="0092762E"/>
    <w:rsid w:val="009300B7"/>
    <w:rsid w:val="0093331C"/>
    <w:rsid w:val="00933770"/>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6356"/>
    <w:rsid w:val="00B16AD1"/>
    <w:rsid w:val="00B20B11"/>
    <w:rsid w:val="00B21987"/>
    <w:rsid w:val="00B23877"/>
    <w:rsid w:val="00B251B0"/>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605AE"/>
    <w:rsid w:val="00B607A7"/>
    <w:rsid w:val="00B63A0C"/>
    <w:rsid w:val="00B65143"/>
    <w:rsid w:val="00B67A41"/>
    <w:rsid w:val="00B74425"/>
    <w:rsid w:val="00B748A1"/>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283F"/>
    <w:rsid w:val="00C833B2"/>
    <w:rsid w:val="00C83B96"/>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478A"/>
    <w:rsid w:val="00D353F4"/>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274D"/>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36AA8"/>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36AA8"/>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8</TotalTime>
  <Pages>67</Pages>
  <Words>43227</Words>
  <Characters>246400</Characters>
  <Application>Microsoft Office Word</Application>
  <DocSecurity>0</DocSecurity>
  <Lines>2053</Lines>
  <Paragraphs>578</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8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72</cp:revision>
  <cp:lastPrinted>2020-07-27T08:01:00Z</cp:lastPrinted>
  <dcterms:created xsi:type="dcterms:W3CDTF">2020-07-25T07:23:00Z</dcterms:created>
  <dcterms:modified xsi:type="dcterms:W3CDTF">2020-08-24T08:0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